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4A2FE30D"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AA6DCA">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00CD3AB8" w:rsidR="00AA6DCA" w:rsidRDefault="00C9124A" w:rsidP="00C9124A">
      <w:pPr>
        <w:jc w:val="center"/>
        <w:rPr>
          <w:lang w:val="en-GB"/>
        </w:rPr>
      </w:pPr>
      <w:r>
        <w:rPr>
          <w:noProof/>
          <w:lang w:val="en-GB"/>
        </w:rPr>
        <w:drawing>
          <wp:inline distT="0" distB="0" distL="0" distR="0" wp14:anchorId="65F2AADA" wp14:editId="48CD233A">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Default="00C9124A" w:rsidP="00C9124A">
      <w:pPr>
        <w:jc w:val="center"/>
        <w:rPr>
          <w:lang w:val="en-GB"/>
        </w:rPr>
      </w:pPr>
      <w:r>
        <w:rPr>
          <w:lang w:val="en-GB"/>
        </w:rPr>
        <w:t>Storage Box Design</w:t>
      </w:r>
    </w:p>
    <w:p w14:paraId="57CE80C8" w14:textId="6C0F1DE8" w:rsidR="00AF1E1F" w:rsidRDefault="00AF1E1F" w:rsidP="00C9124A">
      <w:pPr>
        <w:jc w:val="center"/>
        <w:rPr>
          <w:lang w:val="en-GB"/>
        </w:rPr>
      </w:pPr>
      <w:r>
        <w:rPr>
          <w:noProof/>
          <w:lang w:val="en-GB"/>
        </w:rPr>
        <w:lastRenderedPageBreak/>
        <w:drawing>
          <wp:inline distT="0" distB="0" distL="0" distR="0" wp14:anchorId="26E923EF" wp14:editId="6C5AA23E">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0F023914" w:rsidR="00AF1E1F" w:rsidRPr="00AA6DCA" w:rsidRDefault="00AF1E1F" w:rsidP="00C9124A">
      <w:pPr>
        <w:jc w:val="center"/>
        <w:rPr>
          <w:lang w:val="en-GB"/>
        </w:rPr>
      </w:pPr>
      <w:r>
        <w:rPr>
          <w:lang w:val="en-GB"/>
        </w:rPr>
        <w:t>Item Shop Design</w:t>
      </w:r>
      <w:bookmarkStart w:id="102" w:name="_GoBack"/>
      <w:bookmarkEnd w:id="102"/>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lastRenderedPageBreak/>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3"/>
                    </pic:cNvPr>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35"/>
      <w:footerReference w:type="even" r:id="rId36"/>
      <w:footerReference w:type="default" r:id="rId3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BDD3E" w14:textId="77777777" w:rsidR="00A96F6C" w:rsidRDefault="00A96F6C">
      <w:r>
        <w:separator/>
      </w:r>
    </w:p>
  </w:endnote>
  <w:endnote w:type="continuationSeparator" w:id="0">
    <w:p w14:paraId="3B1F3D60" w14:textId="77777777" w:rsidR="00A96F6C" w:rsidRDefault="00A96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C9124A" w:rsidRDefault="00C912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32DF178A" w:rsidR="00C9124A" w:rsidRDefault="00C9124A">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C9124A" w:rsidRDefault="00C91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236A0" w14:textId="77777777" w:rsidR="00A96F6C" w:rsidRDefault="00A96F6C">
      <w:r>
        <w:separator/>
      </w:r>
    </w:p>
  </w:footnote>
  <w:footnote w:type="continuationSeparator" w:id="0">
    <w:p w14:paraId="063F1852" w14:textId="77777777" w:rsidR="00A96F6C" w:rsidRDefault="00A96F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C9124A" w:rsidRDefault="00C9124A">
    <w:pPr>
      <w:pStyle w:val="Header"/>
      <w:jc w:val="center"/>
      <w:rPr>
        <w:color w:val="808080"/>
      </w:rPr>
    </w:pPr>
    <w:r>
      <w:rPr>
        <w:color w:val="808080"/>
      </w:rPr>
      <w:t>Copyright (C) 2000 Your Company Name – All rights reserved – Run away!</w:t>
    </w:r>
  </w:p>
  <w:p w14:paraId="5FEA4E8F" w14:textId="77777777" w:rsidR="00C9124A" w:rsidRDefault="00C9124A">
    <w:pPr>
      <w:pStyle w:val="Header"/>
    </w:pPr>
  </w:p>
  <w:p w14:paraId="3AD4A25C" w14:textId="77777777" w:rsidR="00C9124A" w:rsidRDefault="00C912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65B71"/>
    <w:rsid w:val="006A35A3"/>
    <w:rsid w:val="006D242C"/>
    <w:rsid w:val="00795A9A"/>
    <w:rsid w:val="00827E54"/>
    <w:rsid w:val="00840008"/>
    <w:rsid w:val="00840D45"/>
    <w:rsid w:val="008703C6"/>
    <w:rsid w:val="008B257F"/>
    <w:rsid w:val="008D609E"/>
    <w:rsid w:val="00902C46"/>
    <w:rsid w:val="009648C9"/>
    <w:rsid w:val="00A20231"/>
    <w:rsid w:val="00A6481A"/>
    <w:rsid w:val="00A725A8"/>
    <w:rsid w:val="00A96F6C"/>
    <w:rsid w:val="00AA6DCA"/>
    <w:rsid w:val="00AF1E1F"/>
    <w:rsid w:val="00B12A0D"/>
    <w:rsid w:val="00C52E39"/>
    <w:rsid w:val="00C64FEA"/>
    <w:rsid w:val="00C7232D"/>
    <w:rsid w:val="00C9124A"/>
    <w:rsid w:val="00CF0063"/>
    <w:rsid w:val="00D52748"/>
    <w:rsid w:val="00DB3DCA"/>
    <w:rsid w:val="00E15F82"/>
    <w:rsid w:val="00E551C8"/>
    <w:rsid w:val="00E87693"/>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image" Target="media/image26.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yperlink" Target="https://i.redd.it/1bl4196qnz511.png"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0</TotalTime>
  <Pages>38</Pages>
  <Words>5304</Words>
  <Characters>3023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30</cp:revision>
  <dcterms:created xsi:type="dcterms:W3CDTF">2015-07-05T22:22:00Z</dcterms:created>
  <dcterms:modified xsi:type="dcterms:W3CDTF">2019-11-15T15:11:00Z</dcterms:modified>
</cp:coreProperties>
</file>